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9672" w:type="dxa"/>
        <w:tblLayout w:type="fixed"/>
        <w:tblLook w:val="04A0" w:firstRow="1" w:lastRow="0" w:firstColumn="1" w:lastColumn="0" w:noHBand="0" w:noVBand="1"/>
      </w:tblPr>
      <w:tblGrid>
        <w:gridCol w:w="2830"/>
        <w:gridCol w:w="1843"/>
        <w:gridCol w:w="2552"/>
        <w:gridCol w:w="2447"/>
      </w:tblGrid>
      <w:tr w:rsidR="001E6A9E" w:rsidRPr="001E6A9E" w14:paraId="20E72D33" w14:textId="77777777" w:rsidTr="000B6ECC">
        <w:trPr>
          <w:trHeight w:val="360"/>
        </w:trPr>
        <w:tc>
          <w:tcPr>
            <w:tcW w:w="9672" w:type="dxa"/>
            <w:gridSpan w:val="4"/>
            <w:shd w:val="clear" w:color="auto" w:fill="00B050"/>
            <w:noWrap/>
            <w:hideMark/>
          </w:tcPr>
          <w:p w14:paraId="079CAEB6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bookmarkStart w:id="0" w:name="_GoBack"/>
            <w:bookmarkEnd w:id="0"/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14:paraId="7EDE47B7" w14:textId="77777777" w:rsidTr="008057DB">
        <w:trPr>
          <w:trHeight w:val="360"/>
        </w:trPr>
        <w:tc>
          <w:tcPr>
            <w:tcW w:w="2830" w:type="dxa"/>
            <w:noWrap/>
            <w:hideMark/>
          </w:tcPr>
          <w:p w14:paraId="5FBDB007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1843" w:type="dxa"/>
            <w:noWrap/>
            <w:hideMark/>
          </w:tcPr>
          <w:p w14:paraId="0B16E6B8" w14:textId="77777777" w:rsidR="001E6A9E" w:rsidRPr="001E6A9E" w:rsidRDefault="00C64A5E" w:rsidP="008057DB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1</w:t>
            </w:r>
          </w:p>
        </w:tc>
        <w:tc>
          <w:tcPr>
            <w:tcW w:w="2552" w:type="dxa"/>
            <w:noWrap/>
            <w:hideMark/>
          </w:tcPr>
          <w:p w14:paraId="089DE316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2447" w:type="dxa"/>
            <w:noWrap/>
            <w:hideMark/>
          </w:tcPr>
          <w:p w14:paraId="2C1D65FC" w14:textId="77777777" w:rsidR="001E6A9E" w:rsidRPr="001E6A9E" w:rsidRDefault="00C64A5E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14 </w:t>
            </w:r>
            <w:r w:rsidR="00B40FFD">
              <w:rPr>
                <w:rFonts w:ascii="Tahoma" w:hAnsi="Tahoma" w:cs="Tahoma"/>
                <w:color w:val="000000"/>
                <w:lang w:eastAsia="es-ES"/>
              </w:rPr>
              <w:t>septiembre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 xml:space="preserve"> 2016</w:t>
            </w:r>
          </w:p>
        </w:tc>
      </w:tr>
      <w:tr w:rsidR="001E6A9E" w:rsidRPr="001E6A9E" w14:paraId="54C44830" w14:textId="77777777" w:rsidTr="008057DB">
        <w:trPr>
          <w:trHeight w:val="393"/>
        </w:trPr>
        <w:tc>
          <w:tcPr>
            <w:tcW w:w="2830" w:type="dxa"/>
            <w:noWrap/>
            <w:hideMark/>
          </w:tcPr>
          <w:p w14:paraId="30722926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1843" w:type="dxa"/>
            <w:noWrap/>
            <w:hideMark/>
          </w:tcPr>
          <w:p w14:paraId="26A15F69" w14:textId="77777777" w:rsidR="001E6A9E" w:rsidRPr="001E6A9E" w:rsidRDefault="00B40FFD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:1</w:t>
            </w:r>
            <w:r w:rsidR="00D72E3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  <w:tc>
          <w:tcPr>
            <w:tcW w:w="2552" w:type="dxa"/>
            <w:noWrap/>
            <w:hideMark/>
          </w:tcPr>
          <w:p w14:paraId="17D6195C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2447" w:type="dxa"/>
            <w:noWrap/>
            <w:hideMark/>
          </w:tcPr>
          <w:p w14:paraId="0B97AC93" w14:textId="77777777" w:rsidR="001E6A9E" w:rsidRPr="001E6A9E" w:rsidRDefault="00B40FFD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</w:t>
            </w:r>
            <w:r w:rsidR="00D72E3F">
              <w:rPr>
                <w:rFonts w:ascii="Tahoma" w:hAnsi="Tahoma" w:cs="Tahoma"/>
                <w:color w:val="000000"/>
                <w:lang w:eastAsia="es-ES"/>
              </w:rPr>
              <w:t>:</w:t>
            </w:r>
            <w:r>
              <w:rPr>
                <w:rFonts w:ascii="Tahoma" w:hAnsi="Tahoma" w:cs="Tahoma"/>
                <w:color w:val="000000"/>
                <w:lang w:eastAsia="es-ES"/>
              </w:rPr>
              <w:t>0</w:t>
            </w:r>
            <w:r w:rsidR="00D72E3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</w:tr>
      <w:tr w:rsidR="001E6A9E" w:rsidRPr="001E6A9E" w14:paraId="0A3174D6" w14:textId="77777777" w:rsidTr="000B6ECC">
        <w:trPr>
          <w:trHeight w:val="360"/>
        </w:trPr>
        <w:tc>
          <w:tcPr>
            <w:tcW w:w="4673" w:type="dxa"/>
            <w:gridSpan w:val="2"/>
            <w:noWrap/>
            <w:hideMark/>
          </w:tcPr>
          <w:p w14:paraId="0912298A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4999" w:type="dxa"/>
            <w:gridSpan w:val="2"/>
            <w:noWrap/>
            <w:hideMark/>
          </w:tcPr>
          <w:p w14:paraId="18D04D48" w14:textId="77777777"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E81CB3" w:rsidRPr="001E6A9E" w14:paraId="3E3197E6" w14:textId="77777777" w:rsidTr="000B6ECC">
        <w:trPr>
          <w:trHeight w:val="360"/>
        </w:trPr>
        <w:tc>
          <w:tcPr>
            <w:tcW w:w="4673" w:type="dxa"/>
            <w:gridSpan w:val="2"/>
            <w:noWrap/>
            <w:hideMark/>
          </w:tcPr>
          <w:p w14:paraId="265BF9A1" w14:textId="77777777" w:rsidR="00E81CB3" w:rsidRPr="001E6A9E" w:rsidRDefault="00B40FFD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  <w:noWrap/>
            <w:hideMark/>
          </w:tcPr>
          <w:p w14:paraId="31845EB2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E81CB3" w:rsidRPr="001E6A9E" w14:paraId="0B433A5D" w14:textId="77777777" w:rsidTr="000B6ECC">
        <w:trPr>
          <w:trHeight w:val="360"/>
        </w:trPr>
        <w:tc>
          <w:tcPr>
            <w:tcW w:w="4673" w:type="dxa"/>
            <w:gridSpan w:val="2"/>
            <w:noWrap/>
            <w:hideMark/>
          </w:tcPr>
          <w:p w14:paraId="0F9D261A" w14:textId="77777777" w:rsidR="00E81CB3" w:rsidRPr="001E6A9E" w:rsidRDefault="00B40FFD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  <w:noWrap/>
            <w:hideMark/>
          </w:tcPr>
          <w:p w14:paraId="1ACB7B3B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E81CB3" w:rsidRPr="001E6A9E" w14:paraId="4E90465E" w14:textId="77777777" w:rsidTr="00E81CB3">
        <w:trPr>
          <w:trHeight w:val="300"/>
        </w:trPr>
        <w:tc>
          <w:tcPr>
            <w:tcW w:w="4673" w:type="dxa"/>
            <w:gridSpan w:val="2"/>
            <w:noWrap/>
          </w:tcPr>
          <w:p w14:paraId="2D22B08B" w14:textId="77777777" w:rsidR="00E81CB3" w:rsidRPr="001E6A9E" w:rsidRDefault="00C64A5E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  <w:noWrap/>
            <w:hideMark/>
          </w:tcPr>
          <w:p w14:paraId="26DB8529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E81CB3" w:rsidRPr="001E6A9E" w14:paraId="08FA80EE" w14:textId="77777777" w:rsidTr="008057DB">
        <w:trPr>
          <w:trHeight w:val="404"/>
        </w:trPr>
        <w:tc>
          <w:tcPr>
            <w:tcW w:w="4673" w:type="dxa"/>
            <w:gridSpan w:val="2"/>
            <w:noWrap/>
          </w:tcPr>
          <w:p w14:paraId="0FE86123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99" w:type="dxa"/>
            <w:gridSpan w:val="2"/>
          </w:tcPr>
          <w:p w14:paraId="60E33F26" w14:textId="77777777" w:rsidR="00E81CB3" w:rsidRPr="001E6A9E" w:rsidRDefault="00E81CB3" w:rsidP="008057DB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  <w:r w:rsidR="008057DB">
              <w:rPr>
                <w:rFonts w:ascii="Tahoma" w:hAnsi="Tahoma" w:cs="Tahoma"/>
                <w:color w:val="000000"/>
                <w:lang w:eastAsia="es-ES"/>
              </w:rPr>
              <w:t xml:space="preserve">, </w:t>
            </w:r>
            <w:r>
              <w:rPr>
                <w:rFonts w:ascii="Tahoma" w:hAnsi="Tahoma" w:cs="Tahoma"/>
                <w:color w:val="000000"/>
                <w:lang w:eastAsia="es-ES"/>
              </w:rPr>
              <w:t>Oficina ing. Leonardo</w:t>
            </w:r>
          </w:p>
        </w:tc>
      </w:tr>
      <w:tr w:rsidR="00E81CB3" w:rsidRPr="001E6A9E" w14:paraId="3C3DBE4C" w14:textId="77777777" w:rsidTr="008057DB">
        <w:trPr>
          <w:trHeight w:val="364"/>
        </w:trPr>
        <w:tc>
          <w:tcPr>
            <w:tcW w:w="4673" w:type="dxa"/>
            <w:gridSpan w:val="2"/>
            <w:noWrap/>
            <w:hideMark/>
          </w:tcPr>
          <w:p w14:paraId="0D30E210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99" w:type="dxa"/>
            <w:gridSpan w:val="2"/>
          </w:tcPr>
          <w:p w14:paraId="275D2AC0" w14:textId="77777777" w:rsidR="00E81CB3" w:rsidRPr="001E6A9E" w:rsidRDefault="00B40FFD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tareas acta individual</w:t>
            </w:r>
          </w:p>
        </w:tc>
      </w:tr>
      <w:tr w:rsidR="00E81CB3" w:rsidRPr="001E6A9E" w14:paraId="311354EE" w14:textId="77777777" w:rsidTr="000B6ECC">
        <w:trPr>
          <w:trHeight w:val="360"/>
        </w:trPr>
        <w:tc>
          <w:tcPr>
            <w:tcW w:w="9672" w:type="dxa"/>
            <w:gridSpan w:val="4"/>
            <w:noWrap/>
            <w:hideMark/>
          </w:tcPr>
          <w:p w14:paraId="27BA4C71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E81CB3" w:rsidRPr="001E6A9E" w14:paraId="696E373D" w14:textId="77777777" w:rsidTr="000B6ECC">
        <w:trPr>
          <w:trHeight w:val="360"/>
        </w:trPr>
        <w:tc>
          <w:tcPr>
            <w:tcW w:w="9672" w:type="dxa"/>
            <w:gridSpan w:val="4"/>
            <w:hideMark/>
          </w:tcPr>
          <w:p w14:paraId="4DAE0C0C" w14:textId="77777777" w:rsidR="00E81CB3" w:rsidRDefault="00C64A5E" w:rsidP="00E81CB3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acerca árbol de toma de decisiones</w:t>
            </w:r>
          </w:p>
          <w:p w14:paraId="2910FD2E" w14:textId="77777777" w:rsidR="00F12291" w:rsidRDefault="00C64A5E" w:rsidP="00E81CB3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planteamiento de la mejor herramienta para diseñar árbol</w:t>
            </w:r>
          </w:p>
          <w:p w14:paraId="0BCD98DE" w14:textId="77777777" w:rsidR="00F12291" w:rsidRPr="00E81CB3" w:rsidRDefault="00F12291" w:rsidP="00E81CB3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tablas bases de datos</w:t>
            </w:r>
          </w:p>
        </w:tc>
      </w:tr>
      <w:tr w:rsidR="00E81CB3" w:rsidRPr="001E6A9E" w14:paraId="6AE1419C" w14:textId="77777777" w:rsidTr="000B6ECC">
        <w:trPr>
          <w:trHeight w:val="360"/>
        </w:trPr>
        <w:tc>
          <w:tcPr>
            <w:tcW w:w="9672" w:type="dxa"/>
            <w:gridSpan w:val="4"/>
          </w:tcPr>
          <w:p w14:paraId="444A2103" w14:textId="77777777" w:rsidR="00E81CB3" w:rsidRPr="001E6A9E" w:rsidRDefault="00E81CB3" w:rsidP="00E81CB3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E81CB3" w:rsidRPr="001E6A9E" w14:paraId="1A4973F0" w14:textId="77777777" w:rsidTr="000B6ECC">
        <w:trPr>
          <w:trHeight w:val="360"/>
        </w:trPr>
        <w:tc>
          <w:tcPr>
            <w:tcW w:w="2830" w:type="dxa"/>
          </w:tcPr>
          <w:p w14:paraId="5E9EEF7D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1843" w:type="dxa"/>
          </w:tcPr>
          <w:p w14:paraId="125664F5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>
              <w:rPr>
                <w:rFonts w:ascii="Tahoma" w:hAnsi="Tahoma" w:cs="Tahoma"/>
                <w:b/>
                <w:color w:val="000000"/>
                <w:lang w:eastAsia="es-ES"/>
              </w:rPr>
              <w:t>Responsable</w:t>
            </w:r>
          </w:p>
        </w:tc>
        <w:tc>
          <w:tcPr>
            <w:tcW w:w="4999" w:type="dxa"/>
            <w:gridSpan w:val="2"/>
          </w:tcPr>
          <w:p w14:paraId="176BB69D" w14:textId="77777777" w:rsidR="00E81CB3" w:rsidRPr="001E6A9E" w:rsidRDefault="00E81CB3" w:rsidP="00E81CB3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E81CB3" w:rsidRPr="001E6A9E" w14:paraId="2CA62FB3" w14:textId="77777777" w:rsidTr="000B6ECC">
        <w:trPr>
          <w:trHeight w:val="360"/>
        </w:trPr>
        <w:tc>
          <w:tcPr>
            <w:tcW w:w="2830" w:type="dxa"/>
          </w:tcPr>
          <w:p w14:paraId="0EF17BEF" w14:textId="77777777" w:rsidR="00E81CB3" w:rsidRPr="000B6ECC" w:rsidRDefault="00E81CB3" w:rsidP="00E81CB3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alización tareas acta individual </w:t>
            </w:r>
          </w:p>
        </w:tc>
        <w:tc>
          <w:tcPr>
            <w:tcW w:w="1843" w:type="dxa"/>
          </w:tcPr>
          <w:p w14:paraId="612C26B6" w14:textId="77777777" w:rsidR="00E81CB3" w:rsidRPr="002E0C8D" w:rsidRDefault="00E81CB3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 - individual</w:t>
            </w:r>
          </w:p>
        </w:tc>
        <w:tc>
          <w:tcPr>
            <w:tcW w:w="4999" w:type="dxa"/>
            <w:gridSpan w:val="2"/>
          </w:tcPr>
          <w:p w14:paraId="75D5F85E" w14:textId="77777777" w:rsidR="00E81CB3" w:rsidRPr="002E0C8D" w:rsidRDefault="00C64A5E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</w:t>
            </w:r>
            <w:r w:rsidR="004E0BE2">
              <w:rPr>
                <w:rFonts w:ascii="Tahoma" w:hAnsi="Tahoma" w:cs="Tahoma"/>
                <w:color w:val="000000"/>
                <w:lang w:eastAsia="es-ES"/>
              </w:rPr>
              <w:t>1</w:t>
            </w:r>
            <w:r w:rsidR="00E81CB3" w:rsidRPr="002E0C8D">
              <w:rPr>
                <w:rFonts w:ascii="Tahoma" w:hAnsi="Tahoma" w:cs="Tahoma"/>
                <w:color w:val="000000"/>
                <w:lang w:eastAsia="es-ES"/>
              </w:rPr>
              <w:t xml:space="preserve"> de </w:t>
            </w:r>
            <w:r w:rsidR="00E81CB3">
              <w:rPr>
                <w:rFonts w:ascii="Tahoma" w:hAnsi="Tahoma" w:cs="Tahoma"/>
                <w:color w:val="000000"/>
                <w:lang w:eastAsia="es-ES"/>
              </w:rPr>
              <w:t>septiembre</w:t>
            </w:r>
            <w:r w:rsidR="00E81CB3" w:rsidRPr="002E0C8D">
              <w:rPr>
                <w:rFonts w:ascii="Tahoma" w:hAnsi="Tahoma" w:cs="Tahoma"/>
                <w:color w:val="000000"/>
                <w:lang w:eastAsia="es-ES"/>
              </w:rPr>
              <w:t xml:space="preserve"> de2016</w:t>
            </w:r>
          </w:p>
        </w:tc>
      </w:tr>
      <w:tr w:rsidR="00E81CB3" w:rsidRPr="001E6A9E" w14:paraId="5381D105" w14:textId="77777777" w:rsidTr="000B6ECC">
        <w:trPr>
          <w:trHeight w:val="360"/>
        </w:trPr>
        <w:tc>
          <w:tcPr>
            <w:tcW w:w="2830" w:type="dxa"/>
          </w:tcPr>
          <w:p w14:paraId="7E80C21C" w14:textId="77777777" w:rsidR="00E81CB3" w:rsidRDefault="00F12291" w:rsidP="00E81CB3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Integración SRS y SDD dentro del documento Memoria trabajo de grado</w:t>
            </w:r>
          </w:p>
        </w:tc>
        <w:tc>
          <w:tcPr>
            <w:tcW w:w="1843" w:type="dxa"/>
          </w:tcPr>
          <w:p w14:paraId="2CA3B571" w14:textId="77777777" w:rsidR="00E81CB3" w:rsidRDefault="00C64A5E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</w:tcPr>
          <w:p w14:paraId="1F7480E7" w14:textId="77777777" w:rsidR="00E81CB3" w:rsidRPr="002E0C8D" w:rsidRDefault="004E0BE2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1</w:t>
            </w:r>
            <w:r w:rsidR="00F12291">
              <w:rPr>
                <w:rFonts w:ascii="Tahoma" w:hAnsi="Tahoma" w:cs="Tahoma"/>
                <w:color w:val="000000"/>
                <w:lang w:eastAsia="es-ES"/>
              </w:rPr>
              <w:t xml:space="preserve"> de septiembre de 2016</w:t>
            </w:r>
          </w:p>
        </w:tc>
      </w:tr>
      <w:tr w:rsidR="00F12291" w:rsidRPr="001E6A9E" w14:paraId="3E8BB04F" w14:textId="77777777" w:rsidTr="000B6ECC">
        <w:trPr>
          <w:trHeight w:val="360"/>
        </w:trPr>
        <w:tc>
          <w:tcPr>
            <w:tcW w:w="2830" w:type="dxa"/>
          </w:tcPr>
          <w:p w14:paraId="363C8203" w14:textId="77777777" w:rsidR="00F12291" w:rsidRDefault="004E0BE2" w:rsidP="00E81CB3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Integración síntomas en las reglas </w:t>
            </w:r>
          </w:p>
        </w:tc>
        <w:tc>
          <w:tcPr>
            <w:tcW w:w="1843" w:type="dxa"/>
          </w:tcPr>
          <w:p w14:paraId="4A5474B9" w14:textId="77777777" w:rsidR="00F12291" w:rsidRDefault="00F12291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  <w:r w:rsidR="00C64A5E">
              <w:rPr>
                <w:rFonts w:ascii="Tahoma" w:hAnsi="Tahoma" w:cs="Tahoma"/>
                <w:color w:val="000000"/>
                <w:lang w:eastAsia="es-ES"/>
              </w:rPr>
              <w:t>, Luisa Álvarez</w:t>
            </w:r>
          </w:p>
        </w:tc>
        <w:tc>
          <w:tcPr>
            <w:tcW w:w="4999" w:type="dxa"/>
            <w:gridSpan w:val="2"/>
          </w:tcPr>
          <w:p w14:paraId="250EA990" w14:textId="77777777" w:rsidR="00F12291" w:rsidRDefault="004E0BE2" w:rsidP="00E81CB3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1</w:t>
            </w:r>
            <w:r w:rsidR="00F12291">
              <w:rPr>
                <w:rFonts w:ascii="Tahoma" w:hAnsi="Tahoma" w:cs="Tahoma"/>
                <w:color w:val="000000"/>
                <w:lang w:eastAsia="es-ES"/>
              </w:rPr>
              <w:t xml:space="preserve"> de septiembre de 2016</w:t>
            </w:r>
          </w:p>
        </w:tc>
      </w:tr>
      <w:tr w:rsidR="004E0BE2" w:rsidRPr="001E6A9E" w14:paraId="08A92FF5" w14:textId="77777777" w:rsidTr="000B6ECC">
        <w:trPr>
          <w:trHeight w:val="360"/>
        </w:trPr>
        <w:tc>
          <w:tcPr>
            <w:tcW w:w="2830" w:type="dxa"/>
          </w:tcPr>
          <w:p w14:paraId="0FF7ACFB" w14:textId="77777777" w:rsidR="004E0BE2" w:rsidRDefault="004E0BE2" w:rsidP="004E0BE2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exión pantallas Android con servidor</w:t>
            </w:r>
          </w:p>
        </w:tc>
        <w:tc>
          <w:tcPr>
            <w:tcW w:w="1843" w:type="dxa"/>
          </w:tcPr>
          <w:p w14:paraId="2BB3CA57" w14:textId="77777777" w:rsidR="004E0BE2" w:rsidRDefault="004E0BE2" w:rsidP="004E0BE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</w:tcPr>
          <w:p w14:paraId="2B662514" w14:textId="77777777" w:rsidR="004E0BE2" w:rsidRDefault="004E0BE2" w:rsidP="004E0BE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1 de septiembre de 2016</w:t>
            </w:r>
          </w:p>
        </w:tc>
      </w:tr>
      <w:tr w:rsidR="004E0BE2" w:rsidRPr="001E6A9E" w14:paraId="199C4F3C" w14:textId="77777777" w:rsidTr="000B6ECC">
        <w:trPr>
          <w:trHeight w:val="360"/>
        </w:trPr>
        <w:tc>
          <w:tcPr>
            <w:tcW w:w="9672" w:type="dxa"/>
            <w:gridSpan w:val="4"/>
          </w:tcPr>
          <w:p w14:paraId="5DA18C9D" w14:textId="77777777" w:rsidR="004E0BE2" w:rsidRPr="001E6A9E" w:rsidRDefault="004E0BE2" w:rsidP="004E0BE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4E0BE2" w:rsidRPr="001E6A9E" w14:paraId="3A722DA7" w14:textId="77777777" w:rsidTr="000B6ECC">
        <w:trPr>
          <w:trHeight w:val="360"/>
        </w:trPr>
        <w:tc>
          <w:tcPr>
            <w:tcW w:w="9672" w:type="dxa"/>
            <w:gridSpan w:val="4"/>
          </w:tcPr>
          <w:p w14:paraId="1C986F5D" w14:textId="77777777" w:rsidR="004E0BE2" w:rsidRDefault="004E0BE2" w:rsidP="004E0BE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trabajo realizado</w:t>
            </w:r>
          </w:p>
          <w:p w14:paraId="525433A0" w14:textId="77777777" w:rsidR="004E0BE2" w:rsidRDefault="004E0BE2" w:rsidP="004E0BE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El cumplimiento de las tareas es de carácter individual; sin embargo, deben presentarse de manera integrada.</w:t>
            </w:r>
          </w:p>
          <w:p w14:paraId="1EF50FF7" w14:textId="54B70E1F" w:rsidR="00A47B94" w:rsidRPr="000F5D0D" w:rsidRDefault="00A47B94" w:rsidP="00E3451E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Se estipulo que la interacción con Google</w:t>
            </w:r>
            <w:r w:rsidR="00E3451E">
              <w:rPr>
                <w:rFonts w:ascii="Tahoma" w:hAnsi="Tahoma" w:cs="Tahoma"/>
                <w:color w:val="000000"/>
                <w:lang w:eastAsia="es-ES"/>
              </w:rPr>
              <w:t xml:space="preserve"> Maps y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 el GPS del celular</w:t>
            </w:r>
            <w:r w:rsidR="00E3451E">
              <w:rPr>
                <w:rFonts w:ascii="Tahoma" w:hAnsi="Tahoma" w:cs="Tahoma"/>
                <w:color w:val="000000"/>
                <w:lang w:eastAsia="es-ES"/>
              </w:rPr>
              <w:t xml:space="preserve"> para ciertos casos de uso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 lo manejará la vista y NO la lógica de negocio</w:t>
            </w:r>
            <w:r w:rsidR="00E3451E">
              <w:rPr>
                <w:rFonts w:ascii="Tahoma" w:hAnsi="Tahoma" w:cs="Tahoma"/>
                <w:color w:val="000000"/>
                <w:lang w:eastAsia="es-ES"/>
              </w:rPr>
              <w:t xml:space="preserve"> (servidor)</w:t>
            </w:r>
            <w:r>
              <w:rPr>
                <w:rFonts w:ascii="Tahoma" w:hAnsi="Tahoma" w:cs="Tahoma"/>
                <w:color w:val="000000"/>
                <w:lang w:eastAsia="es-ES"/>
              </w:rPr>
              <w:t>.</w:t>
            </w:r>
          </w:p>
        </w:tc>
      </w:tr>
      <w:tr w:rsidR="004E0BE2" w:rsidRPr="001E6A9E" w14:paraId="59D2D875" w14:textId="77777777" w:rsidTr="000B6ECC">
        <w:trPr>
          <w:trHeight w:val="360"/>
        </w:trPr>
        <w:tc>
          <w:tcPr>
            <w:tcW w:w="9672" w:type="dxa"/>
            <w:gridSpan w:val="4"/>
          </w:tcPr>
          <w:p w14:paraId="494E3EFA" w14:textId="77777777" w:rsidR="004E0BE2" w:rsidRPr="001E6A9E" w:rsidRDefault="004E0BE2" w:rsidP="004E0BE2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4E0BE2" w:rsidRPr="001E6A9E" w14:paraId="508AC9F1" w14:textId="77777777" w:rsidTr="000B6ECC">
        <w:trPr>
          <w:trHeight w:val="360"/>
        </w:trPr>
        <w:tc>
          <w:tcPr>
            <w:tcW w:w="9672" w:type="dxa"/>
            <w:gridSpan w:val="4"/>
          </w:tcPr>
          <w:p w14:paraId="08C6DFF7" w14:textId="77777777" w:rsidR="004E0BE2" w:rsidRPr="00900C82" w:rsidRDefault="004E0BE2" w:rsidP="004E0BE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14:paraId="7771F9C4" w14:textId="77777777" w:rsidR="001E6A9E" w:rsidRPr="001E6A9E" w:rsidRDefault="001E6A9E" w:rsidP="001E6A9E">
      <w:pPr>
        <w:pStyle w:val="Bibliography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14:paraId="6A87BE86" w14:textId="77777777"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97B4687"/>
    <w:multiLevelType w:val="hybridMultilevel"/>
    <w:tmpl w:val="DBB6989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FB059C0"/>
    <w:multiLevelType w:val="hybridMultilevel"/>
    <w:tmpl w:val="C2A2668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0446F"/>
    <w:rsid w:val="000B6ECC"/>
    <w:rsid w:val="000F3721"/>
    <w:rsid w:val="000F5D0D"/>
    <w:rsid w:val="001E6A9E"/>
    <w:rsid w:val="002E0C8D"/>
    <w:rsid w:val="004E0BE2"/>
    <w:rsid w:val="005D3F0D"/>
    <w:rsid w:val="00730967"/>
    <w:rsid w:val="007962E9"/>
    <w:rsid w:val="008057DB"/>
    <w:rsid w:val="008575C6"/>
    <w:rsid w:val="00900C82"/>
    <w:rsid w:val="009242C9"/>
    <w:rsid w:val="009731D2"/>
    <w:rsid w:val="00A47B94"/>
    <w:rsid w:val="00B30F6F"/>
    <w:rsid w:val="00B40FFD"/>
    <w:rsid w:val="00C64A5E"/>
    <w:rsid w:val="00D72E3F"/>
    <w:rsid w:val="00E3451E"/>
    <w:rsid w:val="00E81CB3"/>
    <w:rsid w:val="00EB63CD"/>
    <w:rsid w:val="00F12291"/>
    <w:rsid w:val="00F72638"/>
    <w:rsid w:val="00F976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167FB7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eGrid">
    <w:name w:val="Table Grid"/>
    <w:basedOn w:val="Table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563E4A6-A113-4AC6-AD12-1F74B1DC9FC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CE0C616-6595-4F80-BCE8-0682341BA8B2}">
  <ds:schemaRefs>
    <ds:schemaRef ds:uri="2066f1ad-4b29-4592-ae38-fdb9f0ff8558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37B5BBD3-E3E6-4B8B-8867-4B7AE63EC14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066f1ad-4b29-4592-ae38-fdb9f0ff855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42</Words>
  <Characters>1386</Characters>
  <Application>Microsoft Office Word</Application>
  <DocSecurity>4</DocSecurity>
  <Lines>11</Lines>
  <Paragraphs>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alvarez.luisa@javeriana.edu.co</cp:lastModifiedBy>
  <cp:revision>2</cp:revision>
  <dcterms:created xsi:type="dcterms:W3CDTF">2016-09-28T20:53:00Z</dcterms:created>
  <dcterms:modified xsi:type="dcterms:W3CDTF">2016-09-28T2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